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10B2" w:rsidRPr="00281016" w:rsidRDefault="00CA10B2" w:rsidP="00CA10B2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proofErr w:type="spellStart"/>
      <w:r w:rsidRPr="00281016">
        <w:rPr>
          <w:rFonts w:ascii="Times New Roman" w:hAnsi="Times New Roman"/>
          <w:b/>
          <w:color w:val="000000" w:themeColor="text1"/>
          <w:sz w:val="24"/>
          <w:szCs w:val="24"/>
        </w:rPr>
        <w:t>Tabel</w:t>
      </w:r>
      <w:proofErr w:type="spellEnd"/>
      <w:r w:rsidRPr="00281016">
        <w:rPr>
          <w:rFonts w:ascii="Times New Roman" w:hAnsi="Times New Roman"/>
          <w:b/>
          <w:color w:val="000000" w:themeColor="text1"/>
          <w:sz w:val="24"/>
          <w:szCs w:val="24"/>
        </w:rPr>
        <w:t xml:space="preserve"> 1.</w:t>
      </w:r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Daftar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aksesi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plasma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nutfah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bunga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telang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281016">
        <w:rPr>
          <w:rFonts w:ascii="Times New Roman" w:hAnsi="Times New Roman"/>
          <w:i/>
          <w:color w:val="000000" w:themeColor="text1"/>
          <w:sz w:val="24"/>
          <w:szCs w:val="24"/>
        </w:rPr>
        <w:t>double petal</w:t>
      </w:r>
    </w:p>
    <w:tbl>
      <w:tblPr>
        <w:tblStyle w:val="TableGrid"/>
        <w:tblW w:w="0" w:type="auto"/>
        <w:tblInd w:w="27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5"/>
        <w:gridCol w:w="1355"/>
        <w:gridCol w:w="1890"/>
      </w:tblGrid>
      <w:tr w:rsidR="00CA10B2" w:rsidRPr="00281016" w:rsidTr="00C05874">
        <w:tc>
          <w:tcPr>
            <w:tcW w:w="625" w:type="dxa"/>
            <w:tcBorders>
              <w:bottom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1355" w:type="dxa"/>
            <w:tcBorders>
              <w:bottom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Aksesi</w:t>
            </w:r>
            <w:proofErr w:type="spellEnd"/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Asal</w:t>
            </w:r>
            <w:proofErr w:type="spellEnd"/>
          </w:p>
        </w:tc>
      </w:tr>
      <w:tr w:rsidR="00CA10B2" w:rsidRPr="00281016" w:rsidTr="00C05874">
        <w:tc>
          <w:tcPr>
            <w:tcW w:w="625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1355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1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Thailand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2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Thailand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3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Thailand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2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3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4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5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8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6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7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Bali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2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aw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Barat</w:t>
            </w:r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1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4.1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aw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imur</w:t>
            </w:r>
            <w:proofErr w:type="spellEnd"/>
          </w:p>
        </w:tc>
      </w:tr>
      <w:tr w:rsidR="00CA10B2" w:rsidRPr="00281016" w:rsidTr="00C05874">
        <w:tc>
          <w:tcPr>
            <w:tcW w:w="62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2.</w:t>
            </w:r>
          </w:p>
        </w:tc>
        <w:tc>
          <w:tcPr>
            <w:tcW w:w="1355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4.2</w:t>
            </w:r>
          </w:p>
        </w:tc>
        <w:tc>
          <w:tcPr>
            <w:tcW w:w="1890" w:type="dxa"/>
          </w:tcPr>
          <w:p w:rsidR="00CA10B2" w:rsidRPr="00281016" w:rsidRDefault="00CA10B2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aw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imur</w:t>
            </w:r>
            <w:proofErr w:type="spellEnd"/>
          </w:p>
        </w:tc>
      </w:tr>
    </w:tbl>
    <w:p w:rsidR="00CA10B2" w:rsidRPr="00281016" w:rsidRDefault="00CA10B2" w:rsidP="00CA10B2">
      <w:pPr>
        <w:spacing w:after="0" w:line="240" w:lineRule="auto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:rsidR="00CA10B2" w:rsidRPr="00281016" w:rsidRDefault="00CA10B2" w:rsidP="00CA10B2">
      <w:pPr>
        <w:spacing w:after="0" w:line="24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proofErr w:type="spellStart"/>
      <w:r w:rsidRPr="00281016">
        <w:rPr>
          <w:rFonts w:ascii="Times New Roman" w:hAnsi="Times New Roman"/>
          <w:b/>
          <w:color w:val="000000" w:themeColor="text1"/>
          <w:sz w:val="24"/>
          <w:szCs w:val="24"/>
        </w:rPr>
        <w:t>Tabel</w:t>
      </w:r>
      <w:proofErr w:type="spellEnd"/>
      <w:r w:rsidRPr="00281016">
        <w:rPr>
          <w:rFonts w:ascii="Times New Roman" w:hAnsi="Times New Roman"/>
          <w:b/>
          <w:color w:val="000000" w:themeColor="text1"/>
          <w:sz w:val="24"/>
          <w:szCs w:val="24"/>
        </w:rPr>
        <w:t xml:space="preserve"> 2.</w:t>
      </w:r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Karakter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morfologi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bunga</w:t>
      </w:r>
      <w:proofErr w:type="spellEnd"/>
      <w:r w:rsidRPr="00281016">
        <w:rPr>
          <w:rFonts w:ascii="Times New Roman" w:hAnsi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81016">
        <w:rPr>
          <w:rFonts w:ascii="Times New Roman" w:hAnsi="Times New Roman"/>
          <w:color w:val="000000" w:themeColor="text1"/>
          <w:sz w:val="24"/>
          <w:szCs w:val="24"/>
        </w:rPr>
        <w:t>diamati</w:t>
      </w:r>
      <w:proofErr w:type="spellEnd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0"/>
        <w:gridCol w:w="3694"/>
        <w:gridCol w:w="4762"/>
      </w:tblGrid>
      <w:tr w:rsidR="00CA10B2" w:rsidRPr="00281016" w:rsidTr="00C05874">
        <w:tc>
          <w:tcPr>
            <w:tcW w:w="566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No.</w:t>
            </w:r>
          </w:p>
        </w:tc>
        <w:tc>
          <w:tcPr>
            <w:tcW w:w="3696" w:type="dxa"/>
            <w:tcBorders>
              <w:top w:val="single" w:sz="4" w:space="0" w:color="auto"/>
              <w:bottom w:val="single" w:sz="4" w:space="0" w:color="auto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arakter</w:t>
            </w:r>
            <w:proofErr w:type="spellEnd"/>
          </w:p>
        </w:tc>
        <w:tc>
          <w:tcPr>
            <w:tcW w:w="47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terangan</w:t>
            </w:r>
            <w:proofErr w:type="spellEnd"/>
          </w:p>
        </w:tc>
      </w:tr>
      <w:tr w:rsidR="00CA10B2" w:rsidRPr="00281016" w:rsidTr="00C05874">
        <w:tc>
          <w:tcPr>
            <w:tcW w:w="566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3696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ip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TB)</w:t>
            </w:r>
          </w:p>
        </w:tc>
        <w:tc>
          <w:tcPr>
            <w:tcW w:w="4764" w:type="dxa"/>
            <w:tcBorders>
              <w:top w:val="single" w:sz="4" w:space="0" w:color="auto"/>
            </w:tcBorders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: 1 petal; 2: 2-5 petal; 3: 3-5 petal; 4: 4-5 petal; 5: 5 petal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usunan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SMB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 xml:space="preserve">1: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upu-kupu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; 2: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Memutar</w:t>
            </w:r>
            <w:proofErr w:type="spellEnd"/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Lunas (L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 xml:space="preserve">0: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ida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ad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>; 1: Ada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TB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lopa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gag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DG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gag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gag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LDG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atu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ainny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car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horizontal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tabs>
                <w:tab w:val="left" w:pos="1349"/>
              </w:tabs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lopa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K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lopa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8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B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lopa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ertingg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M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s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ertingg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LB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atu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ainny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car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horizontal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1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petal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erbes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LPT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atu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petal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lainny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car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horizontal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2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tabs>
                <w:tab w:val="left" w:pos="1881"/>
              </w:tabs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P)</w:t>
            </w:r>
            <w:r w:rsidRPr="00281016">
              <w:rPr>
                <w:rFonts w:ascii="Times New Roman" w:hAnsi="Times New Roman"/>
                <w:sz w:val="24"/>
                <w:szCs w:val="24"/>
              </w:rPr>
              <w:tab/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gkal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3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PTP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gkal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4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ip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en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TBS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 xml:space="preserve">1: </w:t>
            </w:r>
            <w:proofErr w:type="spellStart"/>
            <w:r w:rsidRPr="00281016">
              <w:rPr>
                <w:rFonts w:ascii="Times New Roman" w:hAnsi="Times New Roman"/>
                <w:i/>
                <w:sz w:val="24"/>
                <w:szCs w:val="24"/>
              </w:rPr>
              <w:t>Diadelphous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; 2: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ebas</w:t>
            </w:r>
            <w:proofErr w:type="spellEnd"/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5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PTS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uku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ar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angkal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hing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uju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cm)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6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JKS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hitu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per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7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osis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bandi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PKP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: Superior; 2: Semi inferior; 3: Inferior</w:t>
            </w:r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8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uantitas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KSS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hitu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</w:p>
        </w:tc>
      </w:tr>
      <w:tr w:rsidR="00CA10B2" w:rsidRPr="00281016" w:rsidTr="00C05874">
        <w:tc>
          <w:tcPr>
            <w:tcW w:w="56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9.</w:t>
            </w:r>
          </w:p>
        </w:tc>
        <w:tc>
          <w:tcPr>
            <w:tcW w:w="3696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Viabilitas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(VSS)</w:t>
            </w:r>
          </w:p>
        </w:tc>
        <w:tc>
          <w:tcPr>
            <w:tcW w:w="4764" w:type="dxa"/>
          </w:tcPr>
          <w:p w:rsidR="00CA10B2" w:rsidRPr="00281016" w:rsidRDefault="00CA10B2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Dihitung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persentase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viabilitas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sari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%)</w:t>
            </w:r>
          </w:p>
        </w:tc>
      </w:tr>
    </w:tbl>
    <w:p w:rsidR="00693D70" w:rsidRPr="00281016" w:rsidRDefault="00693D70"/>
    <w:p w:rsidR="00CA10B2" w:rsidRPr="00281016" w:rsidRDefault="00CA10B2" w:rsidP="00CA10B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81016">
        <w:rPr>
          <w:rFonts w:ascii="Times New Roman" w:hAnsi="Times New Roman" w:cs="Times New Roman"/>
          <w:b/>
          <w:sz w:val="24"/>
          <w:szCs w:val="24"/>
        </w:rPr>
        <w:lastRenderedPageBreak/>
        <w:t>Tabel</w:t>
      </w:r>
      <w:proofErr w:type="spellEnd"/>
      <w:r w:rsidRPr="00281016">
        <w:rPr>
          <w:rFonts w:ascii="Times New Roman" w:hAnsi="Times New Roman" w:cs="Times New Roman"/>
          <w:b/>
          <w:sz w:val="24"/>
          <w:szCs w:val="24"/>
        </w:rPr>
        <w:t xml:space="preserve"> 3.</w:t>
      </w:r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morfologi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aksesi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telang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r w:rsidRPr="00281016">
        <w:rPr>
          <w:rFonts w:ascii="Times New Roman" w:hAnsi="Times New Roman" w:cs="Times New Roman"/>
          <w:i/>
          <w:sz w:val="24"/>
          <w:szCs w:val="24"/>
        </w:rPr>
        <w:t>double petal</w:t>
      </w:r>
    </w:p>
    <w:tbl>
      <w:tblPr>
        <w:tblStyle w:val="TableGrid"/>
        <w:tblW w:w="11718" w:type="dxa"/>
        <w:tblInd w:w="-13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720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C05874" w:rsidRPr="00281016" w:rsidTr="00C05874">
        <w:trPr>
          <w:trHeight w:val="288"/>
        </w:trPr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arakte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1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8.3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3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4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5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6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12.7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4.1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CT24.2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TB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SMB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TB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1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9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9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9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DG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9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5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LDG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6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8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0,71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K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8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6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8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7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8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7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8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79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8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B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3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0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3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7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9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9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9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4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8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0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5,2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73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M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6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6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3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9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8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3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LB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9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4,0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3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6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6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8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9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1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LPT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3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3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4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5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4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7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1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4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30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2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P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8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5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4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8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5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6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4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7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6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4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5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45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3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TP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3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0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4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4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TB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5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T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0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2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91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6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JK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3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4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5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3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9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5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7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8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8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1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4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,33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7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KP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8.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KSS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926,6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682,9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860,0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202,2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148,1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310,8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331,1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713,3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783,7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928,8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643,9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880,00</w:t>
            </w:r>
          </w:p>
        </w:tc>
      </w:tr>
      <w:tr w:rsidR="00C05874" w:rsidRPr="00281016" w:rsidTr="00C05874">
        <w:trPr>
          <w:trHeight w:val="288"/>
        </w:trPr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9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C05874" w:rsidRPr="00281016" w:rsidRDefault="00C05874" w:rsidP="00C0587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VSS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4,89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3,03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4,14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5,04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0,92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5,47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85,53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5,47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6,95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3,08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2,89%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05874" w:rsidRPr="00281016" w:rsidRDefault="00C05874" w:rsidP="00C05874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94,77%</w:t>
            </w:r>
          </w:p>
        </w:tc>
      </w:tr>
    </w:tbl>
    <w:p w:rsidR="00CA10B2" w:rsidRPr="00281016" w:rsidRDefault="00CA10B2" w:rsidP="00CA10B2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CA10B2" w:rsidRPr="00281016" w:rsidRDefault="00CA10B2" w:rsidP="00CA10B2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281016">
        <w:rPr>
          <w:rFonts w:ascii="Times New Roman" w:hAnsi="Times New Roman" w:cs="Times New Roman"/>
          <w:b/>
          <w:sz w:val="24"/>
          <w:szCs w:val="24"/>
        </w:rPr>
        <w:t>Tabel</w:t>
      </w:r>
      <w:proofErr w:type="spellEnd"/>
      <w:r w:rsidRPr="00281016">
        <w:rPr>
          <w:rFonts w:ascii="Times New Roman" w:hAnsi="Times New Roman" w:cs="Times New Roman"/>
          <w:b/>
          <w:sz w:val="24"/>
          <w:szCs w:val="24"/>
        </w:rPr>
        <w:t xml:space="preserve"> 4.</w:t>
      </w:r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aksesi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1016">
        <w:rPr>
          <w:rFonts w:ascii="Times New Roman" w:hAnsi="Times New Roman" w:cs="Times New Roman"/>
          <w:sz w:val="24"/>
          <w:szCs w:val="24"/>
        </w:rPr>
        <w:t>telang</w:t>
      </w:r>
      <w:proofErr w:type="spellEnd"/>
      <w:r w:rsidRPr="00281016">
        <w:rPr>
          <w:rFonts w:ascii="Times New Roman" w:hAnsi="Times New Roman" w:cs="Times New Roman"/>
          <w:sz w:val="24"/>
          <w:szCs w:val="24"/>
        </w:rPr>
        <w:t xml:space="preserve"> </w:t>
      </w:r>
      <w:r w:rsidRPr="00281016">
        <w:rPr>
          <w:rFonts w:ascii="Times New Roman" w:hAnsi="Times New Roman" w:cs="Times New Roman"/>
          <w:i/>
          <w:sz w:val="24"/>
          <w:szCs w:val="24"/>
        </w:rPr>
        <w:t>double pet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92"/>
        <w:gridCol w:w="1588"/>
        <w:gridCol w:w="1588"/>
        <w:gridCol w:w="1473"/>
        <w:gridCol w:w="1332"/>
        <w:gridCol w:w="1153"/>
      </w:tblGrid>
      <w:tr w:rsidR="00BC5001" w:rsidRPr="00281016" w:rsidTr="00BC5001">
        <w:tc>
          <w:tcPr>
            <w:tcW w:w="1892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arakte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C-1</w:t>
            </w:r>
          </w:p>
        </w:tc>
        <w:tc>
          <w:tcPr>
            <w:tcW w:w="1588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C-2</w:t>
            </w:r>
          </w:p>
        </w:tc>
        <w:tc>
          <w:tcPr>
            <w:tcW w:w="1473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C-3</w:t>
            </w:r>
          </w:p>
        </w:tc>
        <w:tc>
          <w:tcPr>
            <w:tcW w:w="1332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C-4</w:t>
            </w:r>
          </w:p>
        </w:tc>
        <w:tc>
          <w:tcPr>
            <w:tcW w:w="1153" w:type="dxa"/>
            <w:tcBorders>
              <w:left w:val="nil"/>
              <w:bottom w:val="single" w:sz="4" w:space="0" w:color="auto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PC-5</w:t>
            </w:r>
          </w:p>
        </w:tc>
      </w:tr>
      <w:tr w:rsidR="00BC5001" w:rsidRPr="00281016" w:rsidTr="00BC5001">
        <w:tc>
          <w:tcPr>
            <w:tcW w:w="1892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ipe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9693</w:t>
            </w:r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201</w:t>
            </w:r>
          </w:p>
        </w:tc>
        <w:tc>
          <w:tcPr>
            <w:tcW w:w="1473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617</w:t>
            </w:r>
          </w:p>
        </w:tc>
        <w:tc>
          <w:tcPr>
            <w:tcW w:w="1332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714</w:t>
            </w:r>
          </w:p>
        </w:tc>
        <w:tc>
          <w:tcPr>
            <w:tcW w:w="1153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1039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usunan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9169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0445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738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67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0779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Lunas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8728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290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0689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85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1818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558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6556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5844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70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0687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gag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167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562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1924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426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.5302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aun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gag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1566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7250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444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10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3934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tabs>
                <w:tab w:val="left" w:pos="1349"/>
              </w:tabs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lopa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286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282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2251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481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.5214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187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6296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72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231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4322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mahkot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1620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6990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4140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20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.5031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ung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4197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6881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1179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49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3552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b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petal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erbesar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908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2156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61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77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1933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tabs>
                <w:tab w:val="left" w:pos="1881"/>
              </w:tabs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652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848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4677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916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0784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96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6287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2859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057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1046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ipe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en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9693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201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482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77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1992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anja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tangka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5506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5628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4997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26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0853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Jumlah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6509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0990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127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493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.3019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osisi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uti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dibanding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epala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0,895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1125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214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159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1319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Kuantitas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5281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3734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6249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260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0548</w:t>
            </w:r>
          </w:p>
        </w:tc>
      </w:tr>
      <w:tr w:rsidR="00BC5001" w:rsidRPr="00281016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Viabilitas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erbuk</w:t>
            </w:r>
            <w:proofErr w:type="spellEnd"/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sari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088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,4278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0,2322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-0,766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0.0419</w:t>
            </w:r>
          </w:p>
        </w:tc>
      </w:tr>
      <w:tr w:rsidR="00BC5001" w:rsidRPr="00281016" w:rsidTr="00BC5001">
        <w:tc>
          <w:tcPr>
            <w:tcW w:w="1892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Nilai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akar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ciri</w:t>
            </w:r>
            <w:proofErr w:type="spellEnd"/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7,49</w:t>
            </w:r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,69</w:t>
            </w:r>
          </w:p>
        </w:tc>
        <w:tc>
          <w:tcPr>
            <w:tcW w:w="1473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18</w:t>
            </w:r>
          </w:p>
        </w:tc>
        <w:tc>
          <w:tcPr>
            <w:tcW w:w="1332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2,01</w:t>
            </w:r>
          </w:p>
        </w:tc>
        <w:tc>
          <w:tcPr>
            <w:tcW w:w="1153" w:type="dxa"/>
            <w:tcBorders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,54</w:t>
            </w:r>
          </w:p>
        </w:tc>
      </w:tr>
      <w:tr w:rsidR="00BC5001" w:rsidRPr="002972E4" w:rsidTr="00BC5001"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81016">
              <w:rPr>
                <w:rFonts w:ascii="Times New Roman" w:hAnsi="Times New Roman"/>
                <w:sz w:val="24"/>
                <w:szCs w:val="24"/>
              </w:rPr>
              <w:t>Keragaman</w:t>
            </w:r>
            <w:proofErr w:type="spellEnd"/>
            <w:r w:rsidRPr="00281016">
              <w:rPr>
                <w:rFonts w:ascii="Times New Roman" w:hAnsi="Times New Roman"/>
                <w:sz w:val="24"/>
                <w:szCs w:val="24"/>
              </w:rPr>
              <w:t xml:space="preserve"> (%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39,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9,44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1,52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</w:tcPr>
          <w:p w:rsidR="00BC5001" w:rsidRPr="00281016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10,6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</w:tcPr>
          <w:p w:rsidR="00BC5001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81016">
              <w:rPr>
                <w:rFonts w:ascii="Times New Roman" w:hAnsi="Times New Roman"/>
                <w:sz w:val="24"/>
                <w:szCs w:val="24"/>
              </w:rPr>
              <w:t>8,12</w:t>
            </w:r>
          </w:p>
        </w:tc>
      </w:tr>
      <w:tr w:rsidR="00BC5001" w:rsidRPr="002972E4" w:rsidTr="00BC5001">
        <w:tc>
          <w:tcPr>
            <w:tcW w:w="18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Pr="002972E4" w:rsidRDefault="00BC5001" w:rsidP="00343E2E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Kumulatif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(%)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Pr="002972E4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9,46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Pr="002972E4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8,90</w:t>
            </w: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Pr="002972E4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0,4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Pr="002972E4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1,0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C5001" w:rsidRDefault="00BC5001" w:rsidP="00343E2E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9,17</w:t>
            </w:r>
          </w:p>
        </w:tc>
      </w:tr>
      <w:tr w:rsidR="00D97776" w:rsidRPr="002972E4" w:rsidTr="00F14CFB">
        <w:tc>
          <w:tcPr>
            <w:tcW w:w="9026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97776" w:rsidRPr="002972E4" w:rsidRDefault="00D97776" w:rsidP="00343E2E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972E4">
              <w:rPr>
                <w:rFonts w:ascii="Times New Roman" w:hAnsi="Times New Roman"/>
                <w:sz w:val="24"/>
                <w:szCs w:val="24"/>
              </w:rPr>
              <w:t>*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angka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dicetak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tebal</w:t>
            </w:r>
            <w:proofErr w:type="spellEnd"/>
            <w:r w:rsidRPr="002972E4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menunjukkan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diskriminan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&gt;0,5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atau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&lt;-0,5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berkontribusi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terhadap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972E4">
              <w:rPr>
                <w:rFonts w:ascii="Times New Roman" w:hAnsi="Times New Roman"/>
                <w:sz w:val="24"/>
                <w:szCs w:val="24"/>
              </w:rPr>
              <w:t>keragaman</w:t>
            </w:r>
            <w:proofErr w:type="spellEnd"/>
            <w:r w:rsidRPr="002972E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2972E4">
              <w:rPr>
                <w:rStyle w:val="FootnoteReference"/>
                <w:rFonts w:ascii="Times New Roman" w:hAnsi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/>
                <w:sz w:val="24"/>
                <w:szCs w:val="24"/>
              </w:rPr>
              <w:instrText>ADDIN CSL_CITATION {"citationItems":[{"id":"ITEM-1","itemData":{"ISBN":"0-387-95442-2","author":[{"dropping-particle":"","family":"Jolliffe","given":"I T","non-dropping-particle":"","parse-names":false,"suffix":""}],"id":"ITEM-1","issued":{"date-parts":[["2002"]]},"number-of-pages":"518","title":"Principal Component Analysis, Second Edition","type":"book"},"uris":["http://www.mendeley.com/documents/?uuid=6ba2f68b-ff26-45c2-988e-ec6bd4c4b937"]}],"mendeley":{"formattedCitation":"(Jolliffe, 2002)","plainTextFormattedCitation":"(Jolliffe, 2002)","previouslyFormattedCitation":"(Jolliffe, 2002)"},"properties":{"noteIndex":0},"schema":"https://github.com/citation-style-language/schema/raw/master/csl-citation.json"}</w:instrText>
            </w:r>
            <w:r w:rsidRPr="002972E4">
              <w:rPr>
                <w:rStyle w:val="FootnoteReference"/>
                <w:rFonts w:ascii="Times New Roman" w:hAnsi="Times New Roman"/>
                <w:sz w:val="24"/>
                <w:szCs w:val="24"/>
              </w:rPr>
              <w:fldChar w:fldCharType="separate"/>
            </w:r>
            <w:r w:rsidRPr="0094629F">
              <w:rPr>
                <w:rFonts w:ascii="Times New Roman" w:hAnsi="Times New Roman"/>
                <w:noProof/>
                <w:sz w:val="24"/>
                <w:szCs w:val="24"/>
              </w:rPr>
              <w:t>(Jolliffe, 2002)</w:t>
            </w:r>
            <w:r w:rsidRPr="002972E4">
              <w:rPr>
                <w:rStyle w:val="FootnoteReference"/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</w:tr>
    </w:tbl>
    <w:p w:rsidR="00C05874" w:rsidRPr="00C05874" w:rsidRDefault="00752E6E" w:rsidP="00CA10B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681C3C">
        <w:rPr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5530306F" wp14:editId="34BEECFD">
            <wp:simplePos x="0" y="0"/>
            <wp:positionH relativeFrom="margin">
              <wp:align>left</wp:align>
            </wp:positionH>
            <wp:positionV relativeFrom="paragraph">
              <wp:posOffset>277436</wp:posOffset>
            </wp:positionV>
            <wp:extent cx="5678170" cy="2664460"/>
            <wp:effectExtent l="0" t="0" r="0" b="2540"/>
            <wp:wrapTopAndBottom/>
            <wp:docPr id="1" name="Picture 1" descr="D:\kuliah\jurnal\TRE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kuliah\jurnal\TRE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6497" b="34504"/>
                    <a:stretch/>
                  </pic:blipFill>
                  <pic:spPr bwMode="auto">
                    <a:xfrm>
                      <a:off x="0" y="0"/>
                      <a:ext cx="5678170" cy="2664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CA10B2" w:rsidRDefault="00CA10B2" w:rsidP="00CA10B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F350E">
        <w:rPr>
          <w:rFonts w:ascii="Times New Roman" w:hAnsi="Times New Roman" w:cs="Times New Roman"/>
          <w:b/>
          <w:sz w:val="24"/>
          <w:szCs w:val="24"/>
        </w:rPr>
        <w:t>Gambar</w:t>
      </w:r>
      <w:proofErr w:type="spellEnd"/>
      <w:r w:rsidRPr="006F350E">
        <w:rPr>
          <w:rFonts w:ascii="Times New Roman" w:hAnsi="Times New Roman" w:cs="Times New Roman"/>
          <w:b/>
          <w:sz w:val="24"/>
          <w:szCs w:val="24"/>
        </w:rPr>
        <w:t xml:space="preserve"> 1.</w:t>
      </w:r>
      <w:r w:rsidRPr="00297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72E4">
        <w:rPr>
          <w:rFonts w:ascii="Times New Roman" w:hAnsi="Times New Roman" w:cs="Times New Roman"/>
          <w:sz w:val="24"/>
          <w:szCs w:val="24"/>
        </w:rPr>
        <w:t>Dendrogram</w:t>
      </w:r>
      <w:proofErr w:type="spellEnd"/>
      <w:r w:rsidRPr="002972E4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2972E4">
        <w:rPr>
          <w:rFonts w:ascii="Times New Roman" w:hAnsi="Times New Roman" w:cs="Times New Roman"/>
          <w:sz w:val="24"/>
          <w:szCs w:val="24"/>
        </w:rPr>
        <w:t>aksesi</w:t>
      </w:r>
      <w:proofErr w:type="spellEnd"/>
      <w:r w:rsidRPr="00297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72E4">
        <w:rPr>
          <w:rFonts w:ascii="Times New Roman" w:hAnsi="Times New Roman" w:cs="Times New Roman"/>
          <w:sz w:val="24"/>
          <w:szCs w:val="24"/>
        </w:rPr>
        <w:t>bunga</w:t>
      </w:r>
      <w:proofErr w:type="spellEnd"/>
      <w:r w:rsidRPr="00297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72E4">
        <w:rPr>
          <w:rFonts w:ascii="Times New Roman" w:hAnsi="Times New Roman" w:cs="Times New Roman"/>
          <w:sz w:val="24"/>
          <w:szCs w:val="24"/>
        </w:rPr>
        <w:t>telang</w:t>
      </w:r>
      <w:proofErr w:type="spellEnd"/>
      <w:r w:rsidRPr="002972E4">
        <w:rPr>
          <w:rFonts w:ascii="Times New Roman" w:hAnsi="Times New Roman" w:cs="Times New Roman"/>
          <w:sz w:val="24"/>
          <w:szCs w:val="24"/>
        </w:rPr>
        <w:t xml:space="preserve"> </w:t>
      </w:r>
      <w:r w:rsidRPr="002972E4">
        <w:rPr>
          <w:rFonts w:ascii="Times New Roman" w:hAnsi="Times New Roman" w:cs="Times New Roman"/>
          <w:i/>
          <w:sz w:val="24"/>
          <w:szCs w:val="24"/>
        </w:rPr>
        <w:t xml:space="preserve">double petal </w:t>
      </w:r>
      <w:proofErr w:type="spellStart"/>
      <w:r w:rsidRPr="002972E4">
        <w:rPr>
          <w:rFonts w:ascii="Times New Roman" w:hAnsi="Times New Roman" w:cs="Times New Roman"/>
          <w:sz w:val="24"/>
          <w:szCs w:val="24"/>
        </w:rPr>
        <w:t>berdasark</w:t>
      </w:r>
      <w:r>
        <w:rPr>
          <w:rFonts w:ascii="Times New Roman" w:hAnsi="Times New Roman" w:cs="Times New Roman"/>
          <w:sz w:val="24"/>
          <w:szCs w:val="24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               </w:t>
      </w:r>
      <w:r>
        <w:rPr>
          <w:rFonts w:ascii="Times New Roman" w:hAnsi="Times New Roman" w:cs="Times New Roman"/>
          <w:sz w:val="24"/>
          <w:szCs w:val="24"/>
        </w:rPr>
        <w:tab/>
        <w:t xml:space="preserve">    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morf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nga</w:t>
      </w:r>
      <w:proofErr w:type="spellEnd"/>
    </w:p>
    <w:p w:rsidR="00B04390" w:rsidRPr="002972E4" w:rsidRDefault="00B04390" w:rsidP="00CA10B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A10B2" w:rsidRDefault="00CA10B2"/>
    <w:sectPr w:rsidR="00CA10B2" w:rsidSect="00C05874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10B2"/>
    <w:rsid w:val="00281016"/>
    <w:rsid w:val="00343E2E"/>
    <w:rsid w:val="003B5E3C"/>
    <w:rsid w:val="00406FE3"/>
    <w:rsid w:val="00693D70"/>
    <w:rsid w:val="00752E6E"/>
    <w:rsid w:val="00763B32"/>
    <w:rsid w:val="008A592B"/>
    <w:rsid w:val="008F6B24"/>
    <w:rsid w:val="00B04390"/>
    <w:rsid w:val="00BC5001"/>
    <w:rsid w:val="00C05874"/>
    <w:rsid w:val="00CA10B2"/>
    <w:rsid w:val="00D97776"/>
    <w:rsid w:val="00DF66D7"/>
    <w:rsid w:val="00F50A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D0AC74"/>
  <w15:chartTrackingRefBased/>
  <w15:docId w15:val="{CEA186BD-2C41-4B66-84CD-C1F6E911CE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10B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A10B2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CA10B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</TotalTime>
  <Pages>3</Pages>
  <Words>825</Words>
  <Characters>470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Virda Aziza</cp:lastModifiedBy>
  <cp:revision>8</cp:revision>
  <dcterms:created xsi:type="dcterms:W3CDTF">2020-04-30T23:10:00Z</dcterms:created>
  <dcterms:modified xsi:type="dcterms:W3CDTF">2020-05-04T08:54:00Z</dcterms:modified>
</cp:coreProperties>
</file>